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018D2E4F" w:rsidR="0027512B" w:rsidRPr="006957A0" w:rsidRDefault="00703B06" w:rsidP="00DB2862">
      <w:pPr>
        <w:spacing w:after="0" w:line="480" w:lineRule="auto"/>
        <w:rPr>
          <w:b/>
        </w:rPr>
      </w:pPr>
      <w:r>
        <w:rPr>
          <w:b/>
        </w:rPr>
        <w:t>A</w:t>
      </w:r>
      <w:r w:rsidR="00DB5B02">
        <w:rPr>
          <w:b/>
        </w:rPr>
        <w:t xml:space="preserve"> demographic projection model </w:t>
      </w:r>
      <w:r w:rsidR="00D81544">
        <w:rPr>
          <w:b/>
        </w:rPr>
        <w:t xml:space="preserve">to support conservation decision making </w:t>
      </w:r>
      <w:r w:rsidR="006957A0">
        <w:rPr>
          <w:b/>
        </w:rPr>
        <w:t xml:space="preserve">for an endangered snake </w:t>
      </w:r>
      <w:r w:rsidR="00DB5B02">
        <w:rPr>
          <w:b/>
        </w:rPr>
        <w:t xml:space="preserve">with limited </w:t>
      </w:r>
      <w:r w:rsidR="006957A0">
        <w:rPr>
          <w:b/>
        </w:rPr>
        <w:t xml:space="preserve">monitoring </w:t>
      </w:r>
      <w:r w:rsidR="00DB5B02">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D629E4" w:rsidRDefault="00F31F41" w:rsidP="006D6A6C">
      <w:pPr>
        <w:spacing w:after="0" w:line="480" w:lineRule="auto"/>
        <w:rPr>
          <w:rFonts w:cstheme="minorHAnsi"/>
          <w:i/>
          <w:iCs/>
        </w:rPr>
      </w:pPr>
      <w:r w:rsidRPr="00D629E4">
        <w:rPr>
          <w:rFonts w:cstheme="minorHAnsi"/>
          <w:i/>
          <w:iCs/>
          <w:color w:val="00000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5E231AAE" w:rsidR="006D6A6C" w:rsidRDefault="0050375B" w:rsidP="006D6A6C">
      <w:pPr>
        <w:spacing w:after="0" w:line="480" w:lineRule="auto"/>
      </w:pPr>
      <w:r>
        <w:tab/>
        <w:t>Conservation planning for rare and threatened species is often made more difficult by a lack of research and monitoring data. In such cases, managers may rely on qualitative assessments of species risk that lack explicit acknowledgement of uncertainty. Snakes are a group of conservation concern 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t>
      </w:r>
      <w:r w:rsidR="00703B06">
        <w:rPr>
          <w:bCs/>
        </w:rPr>
        <w:t xml:space="preserve">Using this model, we </w:t>
      </w:r>
      <w:r w:rsidR="00703B06">
        <w:rPr>
          <w:bCs/>
        </w:rPr>
        <w:lastRenderedPageBreak/>
        <w:t xml:space="preserve">simulated population dynamics over 30 years under four scenarios of future urbanization and found that there was an increased probability of population decline as urbanization rates increased. </w:t>
      </w:r>
      <w:r>
        <w:t xml:space="preserve">We conduct a sensitivity analysis to evaluate the sensitivity of outcomes to model inputs, a practice that may also be useful in recovery planning. </w:t>
      </w:r>
      <w:r w:rsidR="00703B06">
        <w:rPr>
          <w:bCs/>
        </w:rPr>
        <w:t xml:space="preserve">The sensitivity analyses also provide insight into how the future trajectories would change if the elicited demographic rates are incorrect. </w:t>
      </w:r>
      <w:r>
        <w:rPr>
          <w:bCs/>
        </w:rPr>
        <w:t>Even when data are sparse, quantitative methods can often be used to produce rigorous and reproducible estimates of future status with quantifiable uncertainty.</w:t>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7972AC99"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w:t>
      </w:r>
      <w:r w:rsidR="002D755C">
        <w:rPr>
          <w:bCs/>
        </w:rPr>
        <w:t>’</w:t>
      </w:r>
      <w:r>
        <w:rPr>
          <w:bCs/>
        </w:rPr>
        <w:t xml:space="preserve"> life history and ecology can be used to develop demographic projection models that result in quantitative assessments of resiliency</w:t>
      </w:r>
      <w:r w:rsidR="00AC1CF2">
        <w:rPr>
          <w:bCs/>
        </w:rPr>
        <w:t xml:space="preserve">, </w:t>
      </w:r>
      <w:r>
        <w:rPr>
          <w:bCs/>
        </w:rPr>
        <w:t>extinction risk</w:t>
      </w:r>
      <w:r w:rsidR="00AC1CF2">
        <w:rPr>
          <w:bCs/>
        </w:rPr>
        <w:t>,</w:t>
      </w:r>
      <w:r w:rsidR="00B62839">
        <w:rPr>
          <w:bCs/>
        </w:rPr>
        <w:t xml:space="preserve"> and associated uncertainties</w:t>
      </w:r>
      <w:r>
        <w:rPr>
          <w:bCs/>
        </w:rPr>
        <w:t xml:space="preserve">. </w:t>
      </w:r>
      <w:r w:rsidR="00AC1CF2">
        <w:rPr>
          <w:bCs/>
        </w:rPr>
        <w:t>There are many sources of uncertainty in population projections</w:t>
      </w:r>
      <w:r w:rsidR="00253E3D">
        <w:rPr>
          <w:bCs/>
        </w:rPr>
        <w:t xml:space="preserve"> </w:t>
      </w:r>
      <w:r w:rsidR="00253E3D">
        <w:rPr>
          <w:bCs/>
        </w:rPr>
        <w:fldChar w:fldCharType="begin" w:fldLock="1"/>
      </w:r>
      <w:r w:rsidR="00253E3D">
        <w:rPr>
          <w:bCs/>
        </w:rPr>
        <w:instrText>ADDIN CSL_CITATION {"citationItems":[{"id":"ITEM-1","itemData":{"author":[{"dropping-particle":"","family":"Williams","given":"Byron","non-dropping-particle":"","parse-names":false,"suffix":""},{"dropping-particle":"","family":"Nichols","given":"James","non-dropping-particle":"","parse-names":false,"suffix":""},{"dropping-particle":"","family":"Conroy","given":"Michael","non-dropping-particle":"","parse-names":false,"suffix":""}],"edition":"1","id":"ITEM-1","issued":{"date-parts":[["2002"]]},"publisher":"Academic Press","publisher-place":"San Diego, California","title":"Analysis and Management of Wildlife Populations","type":"book"},"uris":["http://www.mendeley.com/documents/?uuid=eeefd11e-f4b8-43ac-916b-8aa504b5d844"]}],"mendeley":{"formattedCitation":"(Williams et al. 2002)","plainTextFormattedCitation":"(Williams et al. 2002)","previouslyFormattedCitation":"(Williams et al. 2002)"},"properties":{"noteIndex":0},"schema":"https://github.com/citation-style-language/schema/raw/master/csl-citation.json"}</w:instrText>
      </w:r>
      <w:r w:rsidR="00253E3D">
        <w:rPr>
          <w:bCs/>
        </w:rPr>
        <w:fldChar w:fldCharType="separate"/>
      </w:r>
      <w:r w:rsidR="00253E3D" w:rsidRPr="00253E3D">
        <w:rPr>
          <w:bCs/>
          <w:noProof/>
        </w:rPr>
        <w:t>(Williams et al. 2002)</w:t>
      </w:r>
      <w:r w:rsidR="00253E3D">
        <w:rPr>
          <w:bCs/>
        </w:rPr>
        <w:fldChar w:fldCharType="end"/>
      </w:r>
      <w:r w:rsidR="00253E3D">
        <w:rPr>
          <w:bCs/>
        </w:rPr>
        <w:t xml:space="preserve">, and failing to explicitly acknowledge them can lead to overly precise predictions and a misunderstandings about risks to species persistence </w:t>
      </w:r>
      <w:r w:rsidR="00253E3D">
        <w:rPr>
          <w:bCs/>
        </w:rPr>
        <w:fldChar w:fldCharType="begin" w:fldLock="1"/>
      </w:r>
      <w:r w:rsidR="00253E3D">
        <w:rPr>
          <w:bCs/>
        </w:rPr>
        <w:instrText>ADDIN CSL_CITATION {"citationItems":[{"id":"ITEM-1","itemData":{"author":[{"dropping-particle":"","family":"Gregory","given":"Robin S","non-dropping-particle":"","parse-names":false,"suffix":""},{"dropping-particle":"","family":"Keeney","given":"Ralph L","non-dropping-particle":"","parse-names":false,"suffix":""}],"container-title":"Journal of the American Water Resources Association","id":"ITEM-1","issue":"6","issued":{"date-parts":[["2002"]]},"page":"1601-1612","title":"Making smarter environmental management decisions","type":"article-journal","volume":"38"},"uris":["http://www.mendeley.com/documents/?uuid=d5dfbf18-8e8b-4324-bce4-d831c76cce72"]},{"id":"ITEM-2","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2","issue":"5","issued":{"date-parts":[["2011"]]},"page":"1400-1408","title":"Incorporating parametric uncertainty into population viability analysis models","type":"article-journal","volume":"144"},"uris":["http://www.mendeley.com/documents/?uuid=a3ed8f66-9c72-47b2-b886-3af8aa0cb031"]}],"mendeley":{"formattedCitation":"(Gregory and Keeney 2002, McGowan et al. 2011)","plainTextFormattedCitation":"(Gregory and Keeney 2002, McGowan et al. 2011)","previouslyFormattedCitation":"(Gregory and Keeney 2002, McGowan et al. 2011)"},"properties":{"noteIndex":0},"schema":"https://github.com/citation-style-language/schema/raw/master/csl-citation.json"}</w:instrText>
      </w:r>
      <w:r w:rsidR="00253E3D">
        <w:rPr>
          <w:bCs/>
        </w:rPr>
        <w:fldChar w:fldCharType="separate"/>
      </w:r>
      <w:r w:rsidR="00253E3D" w:rsidRPr="00253E3D">
        <w:rPr>
          <w:bCs/>
          <w:noProof/>
        </w:rPr>
        <w:t>(Gregory and Keeney 2002, McGowan et al. 2011)</w:t>
      </w:r>
      <w:r w:rsidR="00253E3D">
        <w:rPr>
          <w:bCs/>
        </w:rPr>
        <w:fldChar w:fldCharType="end"/>
      </w:r>
      <w:r w:rsidR="00253E3D">
        <w:rPr>
          <w:bCs/>
        </w:rPr>
        <w:t>. Q</w:t>
      </w:r>
      <w:r>
        <w:rPr>
          <w:bCs/>
        </w:rPr>
        <w:t>uantitative projections allow for the explicit acknowledgement and incorporation of uncertainty and provide decision makers with more nuanced results upon which to base their decisions.</w:t>
      </w:r>
    </w:p>
    <w:p w14:paraId="30666C57" w14:textId="3F546C7B" w:rsidR="00E8385D" w:rsidRDefault="00DF60A5" w:rsidP="00F275B9">
      <w:pPr>
        <w:spacing w:after="0" w:line="480" w:lineRule="auto"/>
        <w:rPr>
          <w:bCs/>
        </w:rPr>
      </w:pPr>
      <w:r>
        <w:rPr>
          <w:bCs/>
        </w:rPr>
        <w:lastRenderedPageBreak/>
        <w:tab/>
        <w:t>Snakes are notoriously persecuted by humans worldwide</w:t>
      </w:r>
      <w:r w:rsidR="007615D7">
        <w:rPr>
          <w:bCs/>
        </w:rPr>
        <w:t xml:space="preserve"> and are a group of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1B57A0EB"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5846EA">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id":"ITEM-2","itemData":{"ISSN":"19317603","abstract":"Standardized efforts to passively sample for upland snakes often result in low detection probabilities, yet this methodology is often used to determine differences in relative abundance. Estimating abundance of upland snakes using a model that incorporated detection probabilities did not generate useful results because detection rates were too low. These results indicate researchers interested in quantifying relative abundances of upland snakes should focus on increasing sampling efforts in an attempt to raise detection probabilities, regardless of the preferred analysis.","author":[{"dropping-particle":"","family":"Steen","given":"David A.","non-dropping-particle":"","parse-names":false,"suffix":""}],"container-title":"Herpetological Conservation and Biology","id":"ITEM-2","issue":"2","issued":{"date-parts":[["2010"]]},"page":"183-188","title":"Snakes in the grass: Secretive natural histories defy both conventional and progressive statistics","type":"article-journal","volume":"5"},"uris":["http://www.mendeley.com/documents/?uuid=77580341-f3c5-484a-a6b1-0fc2c0b8a962"]}],"mendeley":{"formattedCitation":"(Winne et al. 2007, Steen 2010)","plainTextFormattedCitation":"(Winne et al. 2007, Steen 2010)","previouslyFormattedCitation":"(Winne et al. 2007, Steen 2010)"},"properties":{"noteIndex":0},"schema":"https://github.com/citation-style-language/schema/raw/master/csl-citation.json"}</w:instrText>
      </w:r>
      <w:r w:rsidR="00C20044">
        <w:rPr>
          <w:bCs/>
        </w:rPr>
        <w:fldChar w:fldCharType="separate"/>
      </w:r>
      <w:r w:rsidR="00253E3D" w:rsidRPr="00253E3D">
        <w:rPr>
          <w:bCs/>
          <w:noProof/>
        </w:rPr>
        <w:t>(Winne et al. 2007, Steen 2010)</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w:t>
      </w:r>
      <w:r w:rsidR="00770BE3">
        <w:lastRenderedPageBreak/>
        <w:t>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7EF3A6A6" w:rsidR="00510D9F" w:rsidRPr="00BC0CFB" w:rsidRDefault="002C224E" w:rsidP="00BC0CFB">
      <w:pPr>
        <w:spacing w:after="0" w:line="480" w:lineRule="auto"/>
        <w:ind w:firstLine="720"/>
      </w:pPr>
      <w:r>
        <w:lastRenderedPageBreak/>
        <w:t>Based on the life history diagram, w</w:t>
      </w:r>
      <w:r w:rsidR="006508E6">
        <w:t xml:space="preserve">e developed a </w:t>
      </w:r>
      <w:r w:rsidR="00C37F60">
        <w:t>stage</w:t>
      </w:r>
      <w:r w:rsidR="006508E6">
        <w:t>-based</w:t>
      </w:r>
      <w:r w:rsidR="00CB2972">
        <w:t xml:space="preserve"> </w:t>
      </w:r>
      <w:proofErr w:type="spellStart"/>
      <w:r w:rsidR="006508E6">
        <w:t>Lefkovitch</w:t>
      </w:r>
      <w:proofErr w:type="spellEnd"/>
      <w:r w:rsidR="006508E6">
        <w:t xml:space="preserve"> matrix model</w:t>
      </w:r>
      <w:r w:rsidR="00C37F60">
        <w:t xml:space="preserve"> </w:t>
      </w:r>
      <w:r w:rsidR="00095B13">
        <w:fldChar w:fldCharType="begin" w:fldLock="1"/>
      </w:r>
      <w:r w:rsidR="00253E3D">
        <w:instrText>ADDIN CSL_CITATION {"citationItems":[{"id":"ITEM-1","itemData":{"author":[{"dropping-particle":"","family":"Caswell","given":"Hal","non-dropping-particle":"","parse-names":false,"suffix":""}],"edition":"2nd","id":"ITEM-1","issued":{"date-parts":[["2001"]]},"publisher":"Sinauer Associates, Inc.","publisher-place":"Sunderland, MA, USA, MA, USA","title":"Matrix population models: construction, analysis, and interpretation","type":"book"},"uris":["http://www.mendeley.com/documents/?uuid=1f30078f-0c01-452b-8851-db73923d2e9f"]}],"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EC69D4"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w:t>
      </w:r>
      <w:r w:rsidRPr="00B650C2">
        <w:rPr>
          <w:rFonts w:eastAsiaTheme="minorEastAsia"/>
        </w:rPr>
        <w:lastRenderedPageBreak/>
        <w:t>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24D2911D" w:rsidR="00E20A75" w:rsidRDefault="00E20A75" w:rsidP="00E20A75">
      <w:pPr>
        <w:spacing w:after="0" w:line="480" w:lineRule="auto"/>
        <w:ind w:firstLine="720"/>
        <w:rPr>
          <w:rFonts w:eastAsiaTheme="minorEastAsia"/>
        </w:rPr>
      </w:pPr>
      <w:r>
        <w:rPr>
          <w:rFonts w:eastAsiaTheme="minorEastAsia"/>
        </w:rPr>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253E3D">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Tolson 1997, Rios-López and Aide 2007, 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07F713DD"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w:t>
      </w:r>
      <w:r w:rsidR="0090219F">
        <w:rPr>
          <w:rFonts w:eastAsiaTheme="minorEastAsia"/>
        </w:rPr>
        <w:t xml:space="preserve"> (379, 029 – 1,137,087 boas)</w:t>
      </w:r>
      <w:r>
        <w:rPr>
          <w:rFonts w:eastAsiaTheme="minorEastAsia"/>
        </w:rPr>
        <w:t>.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w:t>
      </w:r>
      <w:r>
        <w:rPr>
          <w:rFonts w:eastAsiaTheme="minorEastAsia"/>
        </w:rPr>
        <w:lastRenderedPageBreak/>
        <w:t xml:space="preserve">population growth without speculating on the functional form of density dependence </w:t>
      </w:r>
      <w:r>
        <w:rPr>
          <w:rFonts w:eastAsiaTheme="minorEastAsia"/>
        </w:rPr>
        <w:fldChar w:fldCharType="begin" w:fldLock="1"/>
      </w:r>
      <w:r w:rsidR="00253E3D">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a9be1971-7ad7-4e99-9e95-de13ea2d1e0c"]},{"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0534F6B8"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w:t>
      </w:r>
      <w:bookmarkStart w:id="0" w:name="_GoBack"/>
      <w:bookmarkEnd w:id="0"/>
      <w:r w:rsidR="00DC3F89">
        <w:rPr>
          <w:rFonts w:eastAsiaTheme="minorEastAsia"/>
        </w:rPr>
        <w:t xml:space="preserve">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w:t>
      </w:r>
      <w:r w:rsidR="00D4624C">
        <w:rPr>
          <w:rFonts w:eastAsiaTheme="minorEastAsia"/>
        </w:rPr>
        <w:t xml:space="preserve">We wanted to introduce parameter uncertainty and variability and chose a value between 10% and 20% following the guidance of Kremer </w:t>
      </w:r>
      <w:r w:rsidR="00D4624C">
        <w:rPr>
          <w:rFonts w:eastAsiaTheme="minorEastAsia"/>
        </w:rPr>
        <w:fldChar w:fldCharType="begin" w:fldLock="1"/>
      </w:r>
      <w:r w:rsidR="00D4624C">
        <w:rPr>
          <w:rFonts w:eastAsiaTheme="minorEastAsia"/>
        </w:rPr>
        <w:instrText>ADDIN CSL_CITATION {"citationItems":[{"id":"ITEM-1","itemData":{"DOI":"10.1016/0304-3800(83)90012-1","ISSN":"03043800","abstract":"The parameters of mechanistic formulations may be viewed as values that are constant in nature but are imperfectly known, or as probabilistic values with real-time variability. Conventional Monte Carlo methods simulate the first form of uncertainty of the second type may be assessed by methods related generally to random differential equations: (1) analytical solution of simple random differential equations, (2) first-order variance propagation analysis, and (3) simulation with continuously varying stochastic parameters. Each of these implies specific, different assumptions about the time scale of parameter variability underlying the stochastic predictions. The first two methods assume instantaneous probability distributions for parameters. The third method, simulation with stochastic parameters, quantifies the uncertainty in the results due to the limited temporal precision inherent in the formulations. A simple model of algal competition demonstrated that the ecological implications and empirical results of Monte Carlo and stochastic parameter simulations were significantly different. In contrast to the Monte Carlo method, simulations with stochastic parameters were closely related to the deterministic solution using mean values of parameters, and remained plausible for large, ecologically realistic coefficients of variation for the parameters. Stochastic uncertainty should be evaluated using different methods, depending on whether the goal is (1) to rank the relative importance of the parameters solely within the context of the model, (2) to infer plausible values for poorly known parameters, or (3) to display the range of predictions consistent with a specified variability of parameters. © 1983.","author":[{"dropping-particle":"","family":"Kremer","given":"James N.","non-dropping-particle":"","parse-names":false,"suffix":""}],"container-title":"Ecological Modelling","id":"ITEM-1","issue":"3-4","issued":{"date-parts":[["1983"]]},"page":"187-207","title":"Ecological implications of parameter uncertainty in stochastic simulation","type":"article-journal","volume":"18"},"uris":["http://www.mendeley.com/documents/?uuid=8b143e8f-e6fb-400a-976e-fe3bba2f8deb"]}],"mendeley":{"formattedCitation":"(Kremer 1983)","manualFormatting":"(1983)","plainTextFormattedCitation":"(Kremer 1983)"},"properties":{"noteIndex":0},"schema":"https://github.com/citation-style-language/schema/raw/master/csl-citation.json"}</w:instrText>
      </w:r>
      <w:r w:rsidR="00D4624C">
        <w:rPr>
          <w:rFonts w:eastAsiaTheme="minorEastAsia"/>
        </w:rPr>
        <w:fldChar w:fldCharType="separate"/>
      </w:r>
      <w:r w:rsidR="00D4624C">
        <w:rPr>
          <w:rFonts w:eastAsiaTheme="minorEastAsia"/>
          <w:noProof/>
        </w:rPr>
        <w:t>(1983)</w:t>
      </w:r>
      <w:r w:rsidR="00D4624C">
        <w:rPr>
          <w:rFonts w:eastAsiaTheme="minorEastAsia"/>
        </w:rPr>
        <w:fldChar w:fldCharType="end"/>
      </w:r>
      <w:r w:rsidR="00D4624C">
        <w:rPr>
          <w:rFonts w:eastAsiaTheme="minorEastAsia"/>
        </w:rPr>
        <w:t xml:space="preserve">. </w:t>
      </w:r>
      <w:r w:rsidR="002B0335">
        <w:rPr>
          <w:rFonts w:eastAsiaTheme="minorEastAsia"/>
        </w:rPr>
        <w:t xml:space="preserve">For example, the </w:t>
      </w:r>
      <w:r w:rsidR="002B0335">
        <w:rPr>
          <w:rFonts w:eastAsiaTheme="minorEastAsia"/>
        </w:rPr>
        <w:lastRenderedPageBreak/>
        <w:t xml:space="preserve">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w:t>
      </w:r>
      <w:r w:rsidR="00DD6D97">
        <w:rPr>
          <w:rFonts w:eastAsiaTheme="minorEastAsia"/>
        </w:rPr>
        <w:lastRenderedPageBreak/>
        <w:t>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3D15C4A0"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 xml:space="preserve">a </w:t>
      </w:r>
      <w:r w:rsidRPr="009C4879">
        <w:rPr>
          <w:rFonts w:eastAsiaTheme="minorEastAsia"/>
        </w:rPr>
        <w:t xml:space="preserve">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w:t>
      </w:r>
      <w:r w:rsidR="00CD4D87">
        <w:rPr>
          <w:rFonts w:eastAsiaTheme="minorEastAsia"/>
        </w:rPr>
        <w:lastRenderedPageBreak/>
        <w:t>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33985E0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 xml:space="preserve">The </w:t>
      </w:r>
      <w:r w:rsidR="0090219F">
        <w:rPr>
          <w:rFonts w:eastAsiaTheme="minorEastAsia"/>
        </w:rPr>
        <w:t xml:space="preserve">expert team agreed that the </w:t>
      </w:r>
      <w:r w:rsidR="002134FC">
        <w:rPr>
          <w:rFonts w:eastAsiaTheme="minorEastAsia"/>
        </w:rPr>
        <w:t>key threats to th</w:t>
      </w:r>
      <w:r w:rsidR="0093240B">
        <w:rPr>
          <w:rFonts w:eastAsiaTheme="minorEastAsia"/>
        </w:rPr>
        <w:t xml:space="preserve">e PR boa </w:t>
      </w:r>
      <w:r w:rsidR="002134FC">
        <w:rPr>
          <w:rFonts w:eastAsiaTheme="minorEastAsia"/>
        </w:rPr>
        <w:t xml:space="preserve">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w:t>
      </w:r>
      <w:r w:rsidR="007A1583">
        <w:rPr>
          <w:rFonts w:eastAsiaTheme="minorEastAsia"/>
        </w:rPr>
        <w:lastRenderedPageBreak/>
        <w:t xml:space="preserve">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019369E5"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w:t>
      </w:r>
      <w:r w:rsidR="005846EA">
        <w:rPr>
          <w:rFonts w:eastAsiaTheme="minorEastAsia"/>
        </w:rPr>
        <w:t xml:space="preserve">The time horizon of 30 years was chosen by the team as a reasonable representation of the “foreseeable future” for this species </w:t>
      </w:r>
      <w:r w:rsidR="005846EA">
        <w:rPr>
          <w:rFonts w:eastAsiaTheme="minorEastAsia"/>
        </w:rPr>
        <w:fldChar w:fldCharType="begin" w:fldLock="1"/>
      </w:r>
      <w:r w:rsidR="005846EA">
        <w:rPr>
          <w:rFonts w:eastAsiaTheme="minorEastAsia"/>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id":"ITEM-2","itemData":{"ISSN":"0027-9684","PMID":"20892930","author":[{"dropping-particle":"","family":"Interior","given":"U.S. Department of the","non-dropping-particle":"","parse-names":false,"suffix":""}],"container-title":"Solicitor memorandum M- 3702, Office of the Solicitor, Washington, D.C.","id":"ITEM-2","issued":{"date-parts":[["2009"]]},"title":"The Meaning of \"Foreseeable Future\" in Section 3(20) of the Endangered Species Act","type":"article-journal"},"uris":["http://www.mendeley.com/documents/?uuid=342ff148-1a06-47f1-9df4-ba7425660b0a"]}],"mendeley":{"formattedCitation":"(Interior 2009, Smith et al. 2018)","manualFormatting":"(U.S. Department of the Interior 2009, Smith et al. 2018)","plainTextFormattedCitation":"(Interior 2009, Smith et al. 2018)"},"properties":{"noteIndex":0},"schema":"https://github.com/citation-style-language/schema/raw/master/csl-citation.json"}</w:instrText>
      </w:r>
      <w:r w:rsidR="005846EA">
        <w:rPr>
          <w:rFonts w:eastAsiaTheme="minorEastAsia"/>
        </w:rPr>
        <w:fldChar w:fldCharType="separate"/>
      </w:r>
      <w:r w:rsidR="005846EA" w:rsidRPr="005846EA">
        <w:rPr>
          <w:rFonts w:eastAsiaTheme="minorEastAsia"/>
          <w:noProof/>
        </w:rPr>
        <w:t>(</w:t>
      </w:r>
      <w:r w:rsidR="005846EA">
        <w:rPr>
          <w:rFonts w:eastAsiaTheme="minorEastAsia"/>
          <w:noProof/>
        </w:rPr>
        <w:t xml:space="preserve">U.S. Department of the </w:t>
      </w:r>
      <w:r w:rsidR="005846EA" w:rsidRPr="005846EA">
        <w:rPr>
          <w:rFonts w:eastAsiaTheme="minorEastAsia"/>
          <w:noProof/>
        </w:rPr>
        <w:t>Interior 2009, Smith et al. 2018)</w:t>
      </w:r>
      <w:r w:rsidR="005846EA">
        <w:rPr>
          <w:rFonts w:eastAsiaTheme="minorEastAsia"/>
        </w:rPr>
        <w:fldChar w:fldCharType="end"/>
      </w:r>
      <w:r w:rsidR="005846EA">
        <w:rPr>
          <w:rFonts w:eastAsiaTheme="minorEastAsia"/>
        </w:rPr>
        <w:t xml:space="preserve">. </w:t>
      </w:r>
      <w:r w:rsidR="00015663">
        <w:rPr>
          <w:rFonts w:eastAsiaTheme="minorEastAsia"/>
        </w:rPr>
        <w:t xml:space="preserve">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w:t>
      </w:r>
      <w:r w:rsidR="00122890">
        <w:rPr>
          <w:rFonts w:eastAsiaTheme="minorEastAsia"/>
        </w:rPr>
        <w:lastRenderedPageBreak/>
        <w:t xml:space="preserve">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lastRenderedPageBreak/>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probability of stability or growth. Lower rates of urbanization were 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w:t>
      </w:r>
      <w:r>
        <w:rPr>
          <w:bCs/>
        </w:rPr>
        <w:lastRenderedPageBreak/>
        <w:t xml:space="preserve">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 xml:space="preserve">With or without those expert-elicited estimates of parametric uncertainty, a sensitivity analysis like the one presented here can help identify which demographic rates contribute the most to realized </w:t>
      </w:r>
      <w:r w:rsidR="00022A53">
        <w:rPr>
          <w:bCs/>
        </w:rPr>
        <w:lastRenderedPageBreak/>
        <w:t>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BE5AEED"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46C37F99"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w:t>
      </w:r>
      <w:r>
        <w:rPr>
          <w:bCs/>
        </w:rPr>
        <w:lastRenderedPageBreak/>
        <w:t>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t>ACKNOWLEDGMENTS</w:t>
      </w:r>
    </w:p>
    <w:p w14:paraId="17FC34A3" w14:textId="2F7844B9"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lastRenderedPageBreak/>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6630C851" w14:textId="387C2149" w:rsidR="005846EA" w:rsidRPr="005846EA" w:rsidRDefault="002A06B5" w:rsidP="005846EA">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846EA" w:rsidRPr="005846EA">
        <w:rPr>
          <w:rFonts w:ascii="Calibri" w:hAnsi="Calibri" w:cs="Calibri"/>
          <w:noProof/>
          <w:szCs w:val="24"/>
        </w:rPr>
        <w:t>Battin, J. 2004. When Good Animals Love Bad Habitats: Ecological Traps and the Conservation of Animal Populations. Conservation Biology 18:1482–1491.</w:t>
      </w:r>
    </w:p>
    <w:p w14:paraId="7881C4F5"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Bland, L. M., and M. Böhm. 2016. Overcoming data deficiency in reptiles. Biological Conservation 204:16–22.</w:t>
      </w:r>
    </w:p>
    <w:p w14:paraId="256DDCAC"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w:t>
      </w:r>
      <w:r w:rsidRPr="005846EA">
        <w:rPr>
          <w:rFonts w:ascii="Calibri" w:hAnsi="Calibri" w:cs="Calibri"/>
          <w:noProof/>
          <w:szCs w:val="24"/>
        </w:rPr>
        <w:lastRenderedPageBreak/>
        <w:t>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02B77B18"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Brito, D. 2010. Overcoming the Linnean shortfall: Data deficiency and biological survey priorities. Basic and Applied Ecology 11:709–713.</w:t>
      </w:r>
    </w:p>
    <w:p w14:paraId="53F9FB91"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 xml:space="preserve">Burghardt, G. M., J. B. Murphy, D. Chiszar, and M. Hutchins. 2009. Combating Ophiophobia: Origins, Treatment, Education, and Conservation Tools. Pages 262–280 </w:t>
      </w:r>
      <w:r w:rsidRPr="005846EA">
        <w:rPr>
          <w:rFonts w:ascii="Calibri" w:hAnsi="Calibri" w:cs="Calibri"/>
          <w:i/>
          <w:iCs/>
          <w:noProof/>
          <w:szCs w:val="24"/>
        </w:rPr>
        <w:t>in</w:t>
      </w:r>
      <w:r w:rsidRPr="005846EA">
        <w:rPr>
          <w:rFonts w:ascii="Calibri" w:hAnsi="Calibri" w:cs="Calibri"/>
          <w:noProof/>
          <w:szCs w:val="24"/>
        </w:rPr>
        <w:t xml:space="preserve"> S. J. Mullin and R. A. Seigel, editors. Snakes: Ecology and Conservation. Cornell University Press, Ithaca, NY.</w:t>
      </w:r>
    </w:p>
    <w:p w14:paraId="3834DE31"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Burgman, M. A. 2005. Risks and Decisions for Conservation and Environmental Management. Cambridge University Press, Cambridge, UK.</w:t>
      </w:r>
    </w:p>
    <w:p w14:paraId="5F3CD996"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lastRenderedPageBreak/>
        <w:t>Burgman, M. A. 2016. Trusting judgments: how to get the best out of experts. Cambridge University Press.</w:t>
      </w:r>
    </w:p>
    <w:p w14:paraId="3C743CE3"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5250B1CC"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Caswell, H. 2001. Matrix population models: construction, analysis, and interpretation. 2nd edition. Sinauer Associates, Inc., Sunderland, MA, USA, MA, USA.</w:t>
      </w:r>
    </w:p>
    <w:p w14:paraId="7CC1B712"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Conroy, M. J., and J. T. Peterson. 2013. Decision Making in Natural Resources Management. Wiley-Blackwell.</w:t>
      </w:r>
    </w:p>
    <w:p w14:paraId="2E99372F"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Drescher, M., A. H. Perera, C. J. Johnson, L. J. Buse, C. A. Drew, and M. A. Burgman. 2013. Toward rigorous use of expert knowledge in ecological research. Ecosphere 4:1–26.</w:t>
      </w:r>
    </w:p>
    <w:p w14:paraId="46E6D37A"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Gibbons, J. W., D. E. Scott, T. J. Ryan, K. A. Buhlmann, T. D. Tuberville, B. S. Metts, J. L. Greene, T. Mills, Y. Leiden, S. Poppy, and C. T. Winne. 2000. The Global Decline of Reptiles, Déjà Vu Amphibians. BioScience 50:653.</w:t>
      </w:r>
    </w:p>
    <w:p w14:paraId="204BBB26"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 xml:space="preserve">Gilpin, M. E., and M. E. Soulé. 1986. Minimum viable populations: processes of species extinctions. Pages 19–34 </w:t>
      </w:r>
      <w:r w:rsidRPr="005846EA">
        <w:rPr>
          <w:rFonts w:ascii="Calibri" w:hAnsi="Calibri" w:cs="Calibri"/>
          <w:i/>
          <w:iCs/>
          <w:noProof/>
          <w:szCs w:val="24"/>
        </w:rPr>
        <w:t>in</w:t>
      </w:r>
      <w:r w:rsidRPr="005846EA">
        <w:rPr>
          <w:rFonts w:ascii="Calibri" w:hAnsi="Calibri" w:cs="Calibri"/>
          <w:noProof/>
          <w:szCs w:val="24"/>
        </w:rPr>
        <w:t xml:space="preserve"> M. E. Soulé, editor. Conservation Biology: the Science of Scarcity and Diversity. Sinauer Associates, Inc., Sunderland, MA, USA.</w:t>
      </w:r>
    </w:p>
    <w:p w14:paraId="145773C1"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7A006982"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Gregory, R. S., and R. L. Keeney. 2002. Making smarter environmental management decisions. Journal of the American Water Resources Association 38:1601–1612.</w:t>
      </w:r>
    </w:p>
    <w:p w14:paraId="7CDC9B7B"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Huff, T. A. 1978. Breeding the Puerto Rican boa at the Reptile Breeding Foundation. International Zoo Yearbook 16:81–82.</w:t>
      </w:r>
    </w:p>
    <w:p w14:paraId="3645B63E"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 xml:space="preserve">Interior, U. S. D. of the. 2009. The Meaning of “Foreseeable Future” in Section 3(20) of the Endangered </w:t>
      </w:r>
      <w:r w:rsidRPr="005846EA">
        <w:rPr>
          <w:rFonts w:ascii="Calibri" w:hAnsi="Calibri" w:cs="Calibri"/>
          <w:noProof/>
          <w:szCs w:val="24"/>
        </w:rPr>
        <w:lastRenderedPageBreak/>
        <w:t>Species Act. Solicitor memorandum M- 3702, Office of the Solicitor, Washington, D.C.</w:t>
      </w:r>
    </w:p>
    <w:p w14:paraId="2B6D4C68"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1B18EA21"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artin, T. G., M. A. Burgman, F. Fidler, P. M. Kuhnert, S. Low-Choy, M. Mcbride, and K. Mengersen. 2012. Eliciting Expert Knowledge in Conservation Science. Conservation Biology 26:29–38.</w:t>
      </w:r>
    </w:p>
    <w:p w14:paraId="25DABE3F"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53C12A96"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348BA312"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cGowan, C. P., M. C. Runge, and M. a. Larson. 2011. Incorporating parametric uncertainty into population viability analysis models. Biological Conservation 144:1400–1408.</w:t>
      </w:r>
    </w:p>
    <w:p w14:paraId="6BFBB690"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orris, W. F., and D. F. Doak. 2002. Quantitative Conservation Biology. Sinauer Associates, Inc., Sunderland, MA, USA.</w:t>
      </w:r>
    </w:p>
    <w:p w14:paraId="3297A807"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ulero-Oliveras, E. S. 2019. Population and habitat utilization of the Puerto Rican boa (Chilabothrus inornatus) in an urban fragmented habitat. University of Puerto Rico.</w:t>
      </w:r>
    </w:p>
    <w:p w14:paraId="7F15D5CD"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Mullin, S. J., and R. A. Seigel, editors. 2009. Snakes: Ecology and Conservation. Cornell University Press, Ithaca, NY.</w:t>
      </w:r>
    </w:p>
    <w:p w14:paraId="03B821B2"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Puente Rolon, A. R. 2012. Reproductive ecology, fitness, and management of the Puerto Rican Boa (Epicrates inornatus, Boidae). University of Puerto Rico.</w:t>
      </w:r>
    </w:p>
    <w:p w14:paraId="49F165D5"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R Core Team. 2016. R: A language and environment for statistical computing. R Foundation for Statistical Computing, Vienna, Austria.</w:t>
      </w:r>
    </w:p>
    <w:p w14:paraId="4CDC70BF"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lastRenderedPageBreak/>
        <w:t>Reading, C. J., L. M. Luiselli, G. C. Akani, X. Bonnet, G. Amori, J. M. Ballouard, E. Filippi, G. Naulleau, D. Pearson, and L. Rugiero. 2010. Are snake populations in widespread decline? Biology Letters 6:777–780.</w:t>
      </w:r>
    </w:p>
    <w:p w14:paraId="3FDE3D75"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Rios-López, N., and T. M. Aide. 2007. Herpetofaunal Dynamics During Secondary Succession. Herpetologica 63:35–50.</w:t>
      </w:r>
    </w:p>
    <w:p w14:paraId="4BE884D3"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Schlaepfer, M. A., M. C. Runge, P. W. Sherman, and P. W. Sherman. 2002. Ecological and evolutionary traps. Trends in Ecology &amp; Evolution 17:474–480.</w:t>
      </w:r>
    </w:p>
    <w:p w14:paraId="323C6BE5"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Smith, D. R., N. L. Allan, C. P. McGowan, J. A. Szymanski, S. R. Oetker, and H. M. Bell. 2018. Development of a Species Status Assessment Process for Decisions under the U.S. Endangered Species Act. Journal of Fish and Wildlife Management 9:302–320.</w:t>
      </w:r>
    </w:p>
    <w:p w14:paraId="5303F07B"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Steen, D. A. 2010. Snakes in the grass: Secretive natural histories defy both conventional and progressive statistics. Herpetological Conservation and Biology 5:183–188.</w:t>
      </w:r>
    </w:p>
    <w:p w14:paraId="592D72AD"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Stubben, C., and B. Milligan. 2007. Estimating and Analyzing Demographic Models Using the popbio package in R. Journal of Statistical Software 22.</w:t>
      </w:r>
    </w:p>
    <w:p w14:paraId="3F954870"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 xml:space="preserve">Tolson, P. J. 1992. The Reproductive Biology of the Neotropical Boid Genus Epicrates (Serpentes:Boidae). Page </w:t>
      </w:r>
      <w:r w:rsidRPr="005846EA">
        <w:rPr>
          <w:rFonts w:ascii="Calibri" w:hAnsi="Calibri" w:cs="Calibri"/>
          <w:i/>
          <w:iCs/>
          <w:noProof/>
          <w:szCs w:val="24"/>
        </w:rPr>
        <w:t>in</w:t>
      </w:r>
      <w:r w:rsidRPr="005846EA">
        <w:rPr>
          <w:rFonts w:ascii="Calibri" w:hAnsi="Calibri" w:cs="Calibri"/>
          <w:noProof/>
          <w:szCs w:val="24"/>
        </w:rPr>
        <w:t xml:space="preserve"> W. C. Hamlett, editor. Reproductive Biology of South American Vertebrates. Springer, New York, NY.</w:t>
      </w:r>
    </w:p>
    <w:p w14:paraId="5D08D89D"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376AD667"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szCs w:val="24"/>
        </w:rPr>
      </w:pPr>
      <w:r w:rsidRPr="005846EA">
        <w:rPr>
          <w:rFonts w:ascii="Calibri" w:hAnsi="Calibri" w:cs="Calibri"/>
          <w:noProof/>
          <w:szCs w:val="24"/>
        </w:rPr>
        <w:t>Williams, B., J. Nichols, and M. Conroy. 2002. Analysis and Management of Wildlife Populations. First edition. Academic Press, San Diego, California.</w:t>
      </w:r>
    </w:p>
    <w:p w14:paraId="18AFFF51" w14:textId="77777777" w:rsidR="005846EA" w:rsidRPr="005846EA" w:rsidRDefault="005846EA" w:rsidP="005846EA">
      <w:pPr>
        <w:widowControl w:val="0"/>
        <w:autoSpaceDE w:val="0"/>
        <w:autoSpaceDN w:val="0"/>
        <w:adjustRightInd w:val="0"/>
        <w:spacing w:after="0" w:line="480" w:lineRule="auto"/>
        <w:ind w:left="480" w:hanging="480"/>
        <w:rPr>
          <w:rFonts w:ascii="Calibri" w:hAnsi="Calibri" w:cs="Calibri"/>
          <w:noProof/>
        </w:rPr>
      </w:pPr>
      <w:r w:rsidRPr="005846EA">
        <w:rPr>
          <w:rFonts w:ascii="Calibri" w:hAnsi="Calibri" w:cs="Calibri"/>
          <w:noProof/>
          <w:szCs w:val="24"/>
        </w:rPr>
        <w:t xml:space="preserve">Winne, C. T., J. D. Willson, B. D. Todd, K. M. Andrews, and J. W. Gibbons. 2007. Enigmatic Decline of a Protected Population of Eastern Kingsnakes, Lampropeltis Getula, in South Carolina. Copeia </w:t>
      </w:r>
      <w:r w:rsidRPr="005846EA">
        <w:rPr>
          <w:rFonts w:ascii="Calibri" w:hAnsi="Calibri" w:cs="Calibri"/>
          <w:noProof/>
          <w:szCs w:val="24"/>
        </w:rPr>
        <w:lastRenderedPageBreak/>
        <w:t>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EC69D4"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870E35C"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9B75B9">
              <w:rPr>
                <w:rFonts w:eastAsiaTheme="minorEastAsia"/>
                <w:vertAlign w:val="superscript"/>
              </w:rPr>
              <w:t>b</w:t>
            </w:r>
            <w:proofErr w:type="spellEnd"/>
          </w:p>
        </w:tc>
      </w:tr>
      <w:tr w:rsidR="00BC0CFB" w14:paraId="5E608EE0" w14:textId="77777777" w:rsidTr="009E3840">
        <w:tc>
          <w:tcPr>
            <w:tcW w:w="1634" w:type="dxa"/>
            <w:vAlign w:val="center"/>
          </w:tcPr>
          <w:p w14:paraId="49F5F2CA"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1DCF4A98"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sidR="009B75B9">
              <w:rPr>
                <w:rFonts w:eastAsiaTheme="minorEastAsia"/>
                <w:vertAlign w:val="superscript"/>
              </w:rPr>
              <w:t>c</w:t>
            </w:r>
            <w:proofErr w:type="spellEnd"/>
          </w:p>
        </w:tc>
      </w:tr>
      <w:tr w:rsidR="00BC0CFB" w14:paraId="03494396" w14:textId="77777777" w:rsidTr="009E3840">
        <w:tc>
          <w:tcPr>
            <w:tcW w:w="1634" w:type="dxa"/>
            <w:vAlign w:val="center"/>
          </w:tcPr>
          <w:p w14:paraId="65581BD6" w14:textId="77777777" w:rsidR="00BC0CFB" w:rsidRDefault="00EC69D4"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54BB7143" w14:textId="7E7A2C69" w:rsidR="00BC0CFB" w:rsidRDefault="009B75B9" w:rsidP="00BC0CFB">
      <w:pPr>
        <w:spacing w:after="0" w:line="240" w:lineRule="auto"/>
        <w:rPr>
          <w:rFonts w:eastAsiaTheme="minorEastAsia"/>
        </w:rPr>
      </w:pPr>
      <w:proofErr w:type="spellStart"/>
      <w:r>
        <w:rPr>
          <w:rFonts w:eastAsiaTheme="minorEastAsia"/>
          <w:vertAlign w:val="superscript"/>
        </w:rPr>
        <w:t>a</w:t>
      </w:r>
      <w:r w:rsidR="00BC0CFB">
        <w:rPr>
          <w:rFonts w:eastAsiaTheme="minorEastAsia"/>
        </w:rPr>
        <w:fldChar w:fldCharType="begin" w:fldLock="1"/>
      </w:r>
      <w:r w:rsidR="00BC0CFB">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BC0CFB">
        <w:rPr>
          <w:rFonts w:eastAsiaTheme="minorEastAsia"/>
        </w:rPr>
        <w:fldChar w:fldCharType="separate"/>
      </w:r>
      <w:r w:rsidR="00BC0CFB" w:rsidRPr="004641A5">
        <w:rPr>
          <w:rFonts w:eastAsiaTheme="minorEastAsia"/>
          <w:noProof/>
        </w:rPr>
        <w:t>Tolson</w:t>
      </w:r>
      <w:proofErr w:type="spellEnd"/>
      <w:r w:rsidR="00BC0CFB" w:rsidRPr="004641A5">
        <w:rPr>
          <w:rFonts w:eastAsiaTheme="minorEastAsia"/>
          <w:noProof/>
        </w:rPr>
        <w:t xml:space="preserve"> 1992</w:t>
      </w:r>
      <w:r w:rsidR="00BC0CFB">
        <w:rPr>
          <w:rFonts w:eastAsiaTheme="minorEastAsia"/>
        </w:rPr>
        <w:fldChar w:fldCharType="end"/>
      </w:r>
    </w:p>
    <w:p w14:paraId="35F500EA" w14:textId="7949FF88" w:rsidR="00BC0CFB" w:rsidRDefault="009B75B9" w:rsidP="00BC0CFB">
      <w:pPr>
        <w:spacing w:after="0" w:line="240" w:lineRule="auto"/>
        <w:rPr>
          <w:rFonts w:eastAsiaTheme="minorEastAsia"/>
        </w:rPr>
      </w:pPr>
      <w:proofErr w:type="spellStart"/>
      <w:r>
        <w:rPr>
          <w:rFonts w:eastAsiaTheme="minorEastAsia"/>
          <w:vertAlign w:val="superscript"/>
        </w:rPr>
        <w:t>b</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w:t>
      </w:r>
      <w:proofErr w:type="spellEnd"/>
      <w:r w:rsidR="00BC0CFB" w:rsidRPr="004641A5">
        <w:rPr>
          <w:rFonts w:eastAsiaTheme="minorEastAsia"/>
          <w:noProof/>
        </w:rPr>
        <w:t xml:space="preserve"> 2012</w:t>
      </w:r>
      <w:r w:rsidR="00BC0CFB">
        <w:rPr>
          <w:rFonts w:eastAsiaTheme="minorEastAsia"/>
          <w:vertAlign w:val="superscript"/>
        </w:rPr>
        <w:fldChar w:fldCharType="end"/>
      </w:r>
    </w:p>
    <w:p w14:paraId="1330E83A" w14:textId="7CF3A0DD" w:rsidR="00BC0CFB" w:rsidRPr="009002A2" w:rsidRDefault="009B75B9" w:rsidP="00BC0CFB">
      <w:pPr>
        <w:spacing w:after="0" w:line="240" w:lineRule="auto"/>
        <w:rPr>
          <w:rFonts w:eastAsiaTheme="minorEastAsia"/>
        </w:rPr>
      </w:pPr>
      <w:proofErr w:type="spellStart"/>
      <w:r>
        <w:rPr>
          <w:rFonts w:eastAsiaTheme="minorEastAsia"/>
          <w:vertAlign w:val="superscript"/>
        </w:rPr>
        <w:t>c</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w:t>
      </w:r>
      <w:proofErr w:type="spellEnd"/>
      <w:r w:rsidR="00BC0CFB" w:rsidRPr="009002A2">
        <w:rPr>
          <w:rFonts w:eastAsiaTheme="minorEastAsia"/>
          <w:noProof/>
        </w:rPr>
        <w:t xml:space="preserve">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2"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71B56655" w14:textId="23622C2D" w:rsidR="00BC0CFB" w:rsidRDefault="00A6587E" w:rsidP="006D6A6C">
      <w:pPr>
        <w:spacing w:after="0" w:line="240" w:lineRule="auto"/>
        <w:rPr>
          <w:b/>
          <w:bCs/>
        </w:rPr>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sectPr w:rsidR="00BC0CFB" w:rsidSect="00B76DE7">
      <w:footerReference w:type="default" r:id="rId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E9393" w14:textId="77777777" w:rsidR="00EC69D4" w:rsidRDefault="00EC69D4" w:rsidP="001102B8">
      <w:pPr>
        <w:spacing w:after="0" w:line="240" w:lineRule="auto"/>
      </w:pPr>
      <w:r>
        <w:separator/>
      </w:r>
    </w:p>
  </w:endnote>
  <w:endnote w:type="continuationSeparator" w:id="0">
    <w:p w14:paraId="63A5E4BA" w14:textId="77777777" w:rsidR="00EC69D4" w:rsidRDefault="00EC69D4"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AC1CF2" w:rsidRDefault="00AC1CF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C721D43" w14:textId="77777777" w:rsidR="00AC1CF2" w:rsidRDefault="00AC1C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30615" w14:textId="77777777" w:rsidR="00EC69D4" w:rsidRDefault="00EC69D4" w:rsidP="001102B8">
      <w:pPr>
        <w:spacing w:after="0" w:line="240" w:lineRule="auto"/>
      </w:pPr>
      <w:r>
        <w:separator/>
      </w:r>
    </w:p>
  </w:footnote>
  <w:footnote w:type="continuationSeparator" w:id="0">
    <w:p w14:paraId="512217B9" w14:textId="77777777" w:rsidR="00EC69D4" w:rsidRDefault="00EC69D4"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186"/>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335F9"/>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3E3D"/>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55C"/>
    <w:rsid w:val="002D7CA6"/>
    <w:rsid w:val="002E34DB"/>
    <w:rsid w:val="002F1498"/>
    <w:rsid w:val="002F2ADF"/>
    <w:rsid w:val="00311555"/>
    <w:rsid w:val="00311EE7"/>
    <w:rsid w:val="00313179"/>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7507A"/>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1FAC"/>
    <w:rsid w:val="00473112"/>
    <w:rsid w:val="004749F0"/>
    <w:rsid w:val="004801F2"/>
    <w:rsid w:val="00481F12"/>
    <w:rsid w:val="0048697E"/>
    <w:rsid w:val="0049085E"/>
    <w:rsid w:val="00495509"/>
    <w:rsid w:val="00495BDF"/>
    <w:rsid w:val="004B5936"/>
    <w:rsid w:val="004B67BF"/>
    <w:rsid w:val="004C0CBC"/>
    <w:rsid w:val="004C42D6"/>
    <w:rsid w:val="004C473A"/>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67A6E"/>
    <w:rsid w:val="005764E8"/>
    <w:rsid w:val="005844B8"/>
    <w:rsid w:val="005846EA"/>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01F4"/>
    <w:rsid w:val="006A0E18"/>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03B06"/>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7F2AF5"/>
    <w:rsid w:val="007F4473"/>
    <w:rsid w:val="00801552"/>
    <w:rsid w:val="00802B52"/>
    <w:rsid w:val="008142EB"/>
    <w:rsid w:val="00814D4B"/>
    <w:rsid w:val="0082073D"/>
    <w:rsid w:val="00830857"/>
    <w:rsid w:val="00837719"/>
    <w:rsid w:val="00841AB0"/>
    <w:rsid w:val="008710CE"/>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219F"/>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AC1CF2"/>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76DE7"/>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3507"/>
    <w:rsid w:val="00C053E5"/>
    <w:rsid w:val="00C0601F"/>
    <w:rsid w:val="00C132C9"/>
    <w:rsid w:val="00C161C1"/>
    <w:rsid w:val="00C20044"/>
    <w:rsid w:val="00C353EB"/>
    <w:rsid w:val="00C37F60"/>
    <w:rsid w:val="00C450A2"/>
    <w:rsid w:val="00C479C6"/>
    <w:rsid w:val="00C47E9D"/>
    <w:rsid w:val="00C6385A"/>
    <w:rsid w:val="00C63C32"/>
    <w:rsid w:val="00C6518F"/>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4624C"/>
    <w:rsid w:val="00D52E2F"/>
    <w:rsid w:val="00D619A4"/>
    <w:rsid w:val="00D629E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C7083"/>
    <w:rsid w:val="00DC7F13"/>
    <w:rsid w:val="00DD6D97"/>
    <w:rsid w:val="00DF60A5"/>
    <w:rsid w:val="00E12521"/>
    <w:rsid w:val="00E16764"/>
    <w:rsid w:val="00E20A75"/>
    <w:rsid w:val="00E27F39"/>
    <w:rsid w:val="00E40E64"/>
    <w:rsid w:val="00E4173A"/>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C69D4"/>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0984"/>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 w:type="paragraph" w:styleId="Revision">
    <w:name w:val="Revision"/>
    <w:hidden/>
    <w:uiPriority w:val="99"/>
    <w:semiHidden/>
    <w:rsid w:val="00C035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684600616">
      <w:bodyDiv w:val="1"/>
      <w:marLeft w:val="0"/>
      <w:marRight w:val="0"/>
      <w:marTop w:val="0"/>
      <w:marBottom w:val="0"/>
      <w:divBdr>
        <w:top w:val="none" w:sz="0" w:space="0" w:color="auto"/>
        <w:left w:val="none" w:sz="0" w:space="0" w:color="auto"/>
        <w:bottom w:val="none" w:sz="0" w:space="0" w:color="auto"/>
        <w:right w:val="none" w:sz="0" w:space="0" w:color="auto"/>
      </w:divBdr>
      <w:divsChild>
        <w:div w:id="477965384">
          <w:marLeft w:val="0"/>
          <w:marRight w:val="0"/>
          <w:marTop w:val="0"/>
          <w:marBottom w:val="0"/>
          <w:divBdr>
            <w:top w:val="none" w:sz="0" w:space="0" w:color="auto"/>
            <w:left w:val="none" w:sz="0" w:space="0" w:color="auto"/>
            <w:bottom w:val="none" w:sz="0" w:space="0" w:color="auto"/>
            <w:right w:val="none" w:sz="0" w:space="0" w:color="auto"/>
          </w:divBdr>
        </w:div>
      </w:divsChild>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4.xml><?xml version="1.0" encoding="utf-8"?>
<ds:datastoreItem xmlns:ds="http://schemas.openxmlformats.org/officeDocument/2006/customXml" ds:itemID="{698BAA88-EA10-40FE-9720-6A8CFC0BC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37749</Words>
  <Characters>215175</Characters>
  <Application>Microsoft Office Word</Application>
  <DocSecurity>0</DocSecurity>
  <Lines>1793</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5</cp:revision>
  <cp:lastPrinted>2019-11-01T15:56:00Z</cp:lastPrinted>
  <dcterms:created xsi:type="dcterms:W3CDTF">2020-04-17T15:12:00Z</dcterms:created>
  <dcterms:modified xsi:type="dcterms:W3CDTF">2020-04-17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